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771794"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771794"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771794"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771794"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771794"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771794"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771794"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771794"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771794"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771794"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45E4C6C3" w:rsidR="001342BA" w:rsidRDefault="00FC49FB" w:rsidP="001342BA">
      <w:hyperlink r:id="rId8" w:history="1">
        <w:r w:rsidRPr="00AF207F">
          <w:rPr>
            <w:rStyle w:val="Hyperlink"/>
          </w:rPr>
          <w:t>https://skyline.ms/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w:t>
      </w:r>
      <w:proofErr w:type="spellStart"/>
      <w:r w:rsidR="00537ADF">
        <w:t>MacCoss</w:t>
      </w:r>
      <w:proofErr w:type="spellEnd"/>
      <w:r w:rsidR="00537ADF">
        <w:t xml:space="preserve">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had </w:t>
      </w:r>
      <w:r w:rsidR="00A23D1D">
        <w:lastRenderedPageBreak/>
        <w:t>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03839159"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lastRenderedPageBreak/>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657D0CF5" w:rsidR="007948CE" w:rsidRDefault="008F3420" w:rsidP="00972BD0">
      <w:pPr>
        <w:jc w:val="both"/>
      </w:pPr>
      <w:r>
        <w:rPr>
          <w:noProof/>
        </w:rPr>
        <w:drawing>
          <wp:inline distT="0" distB="0" distL="0" distR="0" wp14:anchorId="0CE29B94" wp14:editId="6D86BFE8">
            <wp:extent cx="2943225" cy="276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76225"/>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proofErr w:type="spellStart"/>
        <w:r w:rsidR="004E3BD3" w:rsidRPr="004E3BD3">
          <w:rPr>
            <w:rStyle w:val="Hyperlink"/>
          </w:rPr>
          <w:t>Prosit</w:t>
        </w:r>
        <w:proofErr w:type="spellEnd"/>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AFF1BD1" w:rsidR="006D222C" w:rsidRDefault="008F3420" w:rsidP="006D222C">
      <w:r>
        <w:rPr>
          <w:noProof/>
        </w:rPr>
        <w:drawing>
          <wp:inline distT="0" distB="0" distL="0" distR="0" wp14:anchorId="57DB1091" wp14:editId="1D2BB826">
            <wp:extent cx="5943600" cy="3375660"/>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139EAF93" w:rsidR="009307B2" w:rsidRDefault="008F3420" w:rsidP="009307B2">
      <w:r>
        <w:rPr>
          <w:noProof/>
        </w:rPr>
        <w:lastRenderedPageBreak/>
        <w:drawing>
          <wp:inline distT="0" distB="0" distL="0" distR="0" wp14:anchorId="4E302DDF" wp14:editId="7B4B523C">
            <wp:extent cx="5934075" cy="40862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FE5038C" w:rsidR="00F50121" w:rsidRDefault="008F3420" w:rsidP="00F50121">
      <w:r>
        <w:rPr>
          <w:noProof/>
        </w:rPr>
        <w:lastRenderedPageBreak/>
        <w:drawing>
          <wp:inline distT="0" distB="0" distL="0" distR="0" wp14:anchorId="63B71073" wp14:editId="490996A5">
            <wp:extent cx="5934075" cy="4086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95A93B2" w:rsidR="00F673E6" w:rsidRDefault="008F3420" w:rsidP="00F24FB0">
      <w:r>
        <w:rPr>
          <w:noProof/>
        </w:rPr>
        <w:lastRenderedPageBreak/>
        <w:drawing>
          <wp:inline distT="0" distB="0" distL="0" distR="0" wp14:anchorId="59C28E12" wp14:editId="08D61E71">
            <wp:extent cx="5943600" cy="4114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412D4934" w:rsidR="00842BE4" w:rsidRDefault="008F3420" w:rsidP="00842BE4">
      <w:r>
        <w:rPr>
          <w:noProof/>
        </w:rPr>
        <w:drawing>
          <wp:inline distT="0" distB="0" distL="0" distR="0" wp14:anchorId="015E296F" wp14:editId="14683D20">
            <wp:extent cx="2857500" cy="29337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23A0B479" w:rsidR="009260CB" w:rsidRDefault="008F3420" w:rsidP="009260CB">
      <w:r>
        <w:rPr>
          <w:noProof/>
        </w:rPr>
        <w:drawing>
          <wp:inline distT="0" distB="0" distL="0" distR="0" wp14:anchorId="67384C16" wp14:editId="776D5AF3">
            <wp:extent cx="5943600" cy="3219450"/>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44B266F" w:rsidR="00491F46" w:rsidRDefault="008F3420" w:rsidP="00491F46">
      <w:r w:rsidRPr="008F3420">
        <w:rPr>
          <w:noProof/>
        </w:rPr>
        <w:drawing>
          <wp:inline distT="0" distB="0" distL="0" distR="0" wp14:anchorId="4403A0EF" wp14:editId="6C150D60">
            <wp:extent cx="5943600" cy="2688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4725D4E7" w:rsidR="00882138" w:rsidRDefault="008F3420" w:rsidP="00882138">
      <w:r w:rsidRPr="008F3420">
        <w:rPr>
          <w:noProof/>
        </w:rPr>
        <w:lastRenderedPageBreak/>
        <w:drawing>
          <wp:inline distT="0" distB="0" distL="0" distR="0" wp14:anchorId="3F2C5811" wp14:editId="00DE43AA">
            <wp:extent cx="5943600" cy="2688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24645B9D" w:rsidR="00882138" w:rsidRDefault="008F3420" w:rsidP="00882138">
      <w:r w:rsidRPr="008F3420">
        <w:rPr>
          <w:noProof/>
        </w:rPr>
        <w:drawing>
          <wp:inline distT="0" distB="0" distL="0" distR="0" wp14:anchorId="511A8CCE" wp14:editId="48B95674">
            <wp:extent cx="5943600" cy="2675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A44DD5B" w:rsidR="00C82D11" w:rsidRDefault="008F3420" w:rsidP="00882138">
      <w:r w:rsidRPr="008F3420">
        <w:rPr>
          <w:noProof/>
        </w:rPr>
        <w:drawing>
          <wp:inline distT="0" distB="0" distL="0" distR="0" wp14:anchorId="05095C02" wp14:editId="0DD4A095">
            <wp:extent cx="5943600" cy="2675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411CF229" w:rsidR="00BF0DE9" w:rsidRPr="00E44472" w:rsidRDefault="008F3420" w:rsidP="00BF0DE9">
      <w:pPr>
        <w:rPr>
          <w:lang w:val="fr-FR"/>
        </w:rPr>
      </w:pPr>
      <w:r w:rsidRPr="008F3420">
        <w:rPr>
          <w:noProof/>
          <w:lang w:val="fr-FR"/>
        </w:rPr>
        <w:drawing>
          <wp:inline distT="0" distB="0" distL="0" distR="0" wp14:anchorId="0A2A1980" wp14:editId="6FF91163">
            <wp:extent cx="4819650" cy="3333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3D23EEB2" w:rsidR="00BF0DE9" w:rsidRDefault="008F3420" w:rsidP="00BF0DE9">
      <w:r w:rsidRPr="008F3420">
        <w:rPr>
          <w:noProof/>
        </w:rPr>
        <w:drawing>
          <wp:inline distT="0" distB="0" distL="0" distR="0" wp14:anchorId="5318240D" wp14:editId="778B7C13">
            <wp:extent cx="481965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minutes.  This </w:t>
      </w:r>
      <w:r w:rsidR="00BF0DE9">
        <w:lastRenderedPageBreak/>
        <w:t>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16730CD2" w:rsidR="00721EC1" w:rsidRDefault="008F3420" w:rsidP="00721EC1">
      <w:r>
        <w:rPr>
          <w:noProof/>
        </w:rPr>
        <w:drawing>
          <wp:inline distT="0" distB="0" distL="0" distR="0" wp14:anchorId="56BFA06A" wp14:editId="1079F154">
            <wp:extent cx="3638550" cy="29718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6B36F9C" w:rsidR="00721EC1" w:rsidRDefault="008F3420" w:rsidP="00721EC1">
      <w:r>
        <w:rPr>
          <w:noProof/>
        </w:rPr>
        <w:drawing>
          <wp:inline distT="0" distB="0" distL="0" distR="0" wp14:anchorId="1659D90A" wp14:editId="0D2F9D55">
            <wp:extent cx="5667375" cy="29051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5D117D23" w:rsidR="00CD398C" w:rsidRDefault="008F3420" w:rsidP="00CD398C">
      <w:r>
        <w:rPr>
          <w:noProof/>
        </w:rPr>
        <w:drawing>
          <wp:inline distT="0" distB="0" distL="0" distR="0" wp14:anchorId="02FA9FAE" wp14:editId="1E4AB42F">
            <wp:extent cx="5943600" cy="497205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766F2071" w:rsidR="00811997" w:rsidRDefault="008F3420" w:rsidP="00811997">
      <w:r>
        <w:rPr>
          <w:noProof/>
        </w:rPr>
        <w:drawing>
          <wp:inline distT="0" distB="0" distL="0" distR="0" wp14:anchorId="203C7E19" wp14:editId="36237809">
            <wp:extent cx="5943600" cy="4972050"/>
            <wp:effectExtent l="0" t="0" r="0" b="0"/>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78BCA64E" w:rsidR="007F5602" w:rsidRDefault="008F3420" w:rsidP="00811997">
      <w:r>
        <w:rPr>
          <w:noProof/>
        </w:rPr>
        <w:drawing>
          <wp:inline distT="0" distB="0" distL="0" distR="0" wp14:anchorId="78450940" wp14:editId="0B80D377">
            <wp:extent cx="4743450" cy="2924175"/>
            <wp:effectExtent l="0" t="0" r="0" b="9525"/>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3917E298" w:rsidR="007F5602" w:rsidRDefault="008F3420" w:rsidP="007F5602">
      <w:r w:rsidRPr="008F3420">
        <w:rPr>
          <w:noProof/>
        </w:rPr>
        <w:drawing>
          <wp:inline distT="0" distB="0" distL="0" distR="0" wp14:anchorId="2948A02D" wp14:editId="195A5266">
            <wp:extent cx="4819650" cy="3333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2DDD1890" w:rsidR="0012280D" w:rsidRDefault="008F3420" w:rsidP="00B53EA4">
      <w:r w:rsidRPr="008F3420">
        <w:rPr>
          <w:noProof/>
        </w:rPr>
        <w:drawing>
          <wp:inline distT="0" distB="0" distL="0" distR="0" wp14:anchorId="51D9A979" wp14:editId="3C458EDA">
            <wp:extent cx="5943600" cy="26885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Skyline will show you the dot-product (</w:t>
      </w:r>
      <w:proofErr w:type="spellStart"/>
      <w:r>
        <w:t>dotp</w:t>
      </w:r>
      <w:proofErr w:type="spellEnd"/>
      <w:r>
        <w:t xml:space="preserve">)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42C122EE" w:rsidR="0008732E" w:rsidRDefault="008F3420" w:rsidP="0008732E">
      <w:r w:rsidRPr="008F3420">
        <w:rPr>
          <w:noProof/>
        </w:rPr>
        <w:lastRenderedPageBreak/>
        <w:drawing>
          <wp:inline distT="0" distB="0" distL="0" distR="0" wp14:anchorId="20A2034C" wp14:editId="3E856BBB">
            <wp:extent cx="5943600" cy="26752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C9E598D" w:rsidR="006A2793" w:rsidRDefault="008F3420" w:rsidP="00E2551A">
      <w:r w:rsidRPr="008F3420">
        <w:rPr>
          <w:noProof/>
        </w:rPr>
        <w:lastRenderedPageBreak/>
        <w:drawing>
          <wp:inline distT="0" distB="0" distL="0" distR="0" wp14:anchorId="0C4A9F2E" wp14:editId="67A97FF2">
            <wp:extent cx="4819650" cy="33337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2FA522BD" w:rsidR="006A2793" w:rsidRDefault="008F3420" w:rsidP="00E2551A">
      <w:r w:rsidRPr="008F3420">
        <w:rPr>
          <w:noProof/>
        </w:rPr>
        <w:drawing>
          <wp:inline distT="0" distB="0" distL="0" distR="0" wp14:anchorId="471E75EA" wp14:editId="525C07D4">
            <wp:extent cx="4819650" cy="33337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452B233D" w:rsidR="009F2164" w:rsidRPr="00824015" w:rsidRDefault="008F3420" w:rsidP="00E2551A">
      <w:r w:rsidRPr="008F3420">
        <w:rPr>
          <w:noProof/>
        </w:rPr>
        <w:drawing>
          <wp:inline distT="0" distB="0" distL="0" distR="0" wp14:anchorId="5074886B" wp14:editId="1F3B68AB">
            <wp:extent cx="4819650" cy="3333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315609EC" w:rsidR="0008732E" w:rsidRPr="0012280D" w:rsidRDefault="008F3420" w:rsidP="0008732E">
      <w:r w:rsidRPr="008F3420">
        <w:rPr>
          <w:noProof/>
        </w:rPr>
        <w:drawing>
          <wp:inline distT="0" distB="0" distL="0" distR="0" wp14:anchorId="024B45DA" wp14:editId="326C3846">
            <wp:extent cx="5943600" cy="26752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16CD4281" w:rsidR="00EB7A94" w:rsidRDefault="008F3420" w:rsidP="00EB7A94">
      <w:r w:rsidRPr="008F3420">
        <w:rPr>
          <w:noProof/>
        </w:rPr>
        <w:drawing>
          <wp:inline distT="0" distB="0" distL="0" distR="0" wp14:anchorId="3B680BC8" wp14:editId="211DFF06">
            <wp:extent cx="4819650" cy="3333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5EA7D970" w:rsidR="00EB7A94" w:rsidRPr="00611184" w:rsidRDefault="008F3420" w:rsidP="00EB7A94">
      <w:r w:rsidRPr="008F3420">
        <w:rPr>
          <w:noProof/>
        </w:rPr>
        <w:drawing>
          <wp:inline distT="0" distB="0" distL="0" distR="0" wp14:anchorId="2340DF51" wp14:editId="63D0DC7F">
            <wp:extent cx="4819650" cy="3333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19EB86B0" w:rsidR="00A8353E" w:rsidRDefault="008F3420" w:rsidP="00A8353E">
      <w:r w:rsidRPr="008F3420">
        <w:rPr>
          <w:noProof/>
        </w:rPr>
        <w:drawing>
          <wp:inline distT="0" distB="0" distL="0" distR="0" wp14:anchorId="79035123" wp14:editId="6D912FC1">
            <wp:extent cx="5943600" cy="2675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2C8C7258" w:rsidR="004039FC" w:rsidRDefault="008F3420" w:rsidP="00A8353E">
      <w:r w:rsidRPr="008F3420">
        <w:rPr>
          <w:noProof/>
        </w:rPr>
        <w:drawing>
          <wp:inline distT="0" distB="0" distL="0" distR="0" wp14:anchorId="242A24E6" wp14:editId="6D9FF525">
            <wp:extent cx="4819650" cy="3333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A60EEEA" w:rsidR="00F36387" w:rsidRDefault="008F3420">
      <w:r w:rsidRPr="008F3420">
        <w:rPr>
          <w:noProof/>
        </w:rPr>
        <w:drawing>
          <wp:inline distT="0" distB="0" distL="0" distR="0" wp14:anchorId="0BB3999A" wp14:editId="6D0D2825">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6E951EDA" w:rsidR="009F3625" w:rsidRDefault="008F3420" w:rsidP="00A8353E">
      <w:r w:rsidRPr="008F3420">
        <w:rPr>
          <w:noProof/>
        </w:rPr>
        <w:drawing>
          <wp:inline distT="0" distB="0" distL="0" distR="0" wp14:anchorId="2FCF897E" wp14:editId="2E455CF1">
            <wp:extent cx="5943600" cy="26885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32AA0D98" w:rsidR="00B82694" w:rsidRDefault="008F3420" w:rsidP="00A8353E">
      <w:r w:rsidRPr="008F3420">
        <w:rPr>
          <w:noProof/>
        </w:rPr>
        <w:drawing>
          <wp:inline distT="0" distB="0" distL="0" distR="0" wp14:anchorId="3CBD39B6" wp14:editId="41177DB5">
            <wp:extent cx="5943600" cy="268859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476017D5" w:rsidR="00B82694" w:rsidRDefault="008F3420" w:rsidP="00A8353E">
      <w:r w:rsidRPr="008F3420">
        <w:rPr>
          <w:noProof/>
        </w:rPr>
        <w:drawing>
          <wp:inline distT="0" distB="0" distL="0" distR="0" wp14:anchorId="1EAD356F" wp14:editId="5C8184A6">
            <wp:extent cx="5943600" cy="26885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beneath </w:t>
      </w:r>
      <w:r>
        <w:lastRenderedPageBreak/>
        <w:t>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18640050" w:rsidR="001619AA" w:rsidRDefault="008F3420" w:rsidP="00A8353E">
      <w:r w:rsidRPr="008F3420">
        <w:rPr>
          <w:noProof/>
        </w:rPr>
        <w:drawing>
          <wp:inline distT="0" distB="0" distL="0" distR="0" wp14:anchorId="779CDD28" wp14:editId="5A14CDC6">
            <wp:extent cx="2889504" cy="2711331"/>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8F3420">
        <w:rPr>
          <w:noProof/>
        </w:rPr>
        <w:drawing>
          <wp:inline distT="0" distB="0" distL="0" distR="0" wp14:anchorId="39B58111" wp14:editId="66890D75">
            <wp:extent cx="2889504" cy="2711331"/>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F962E47" w:rsidR="004D2064" w:rsidRDefault="008F3420" w:rsidP="00A8353E">
      <w:r w:rsidRPr="008F3420">
        <w:rPr>
          <w:noProof/>
        </w:rPr>
        <w:drawing>
          <wp:inline distT="0" distB="0" distL="0" distR="0" wp14:anchorId="48B9475A" wp14:editId="430CD65F">
            <wp:extent cx="5943600" cy="26752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617CBC36" w:rsidR="00862FA8" w:rsidRDefault="008F3420" w:rsidP="00D53D0F">
      <w:r w:rsidRPr="008F3420">
        <w:rPr>
          <w:noProof/>
        </w:rPr>
        <w:drawing>
          <wp:inline distT="0" distB="0" distL="0" distR="0" wp14:anchorId="1A1D37AD" wp14:editId="7A58097C">
            <wp:extent cx="5943600" cy="26885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1D334218" w:rsidR="00862FA8" w:rsidRDefault="008F3420" w:rsidP="00D53D0F">
      <w:r w:rsidRPr="008F3420">
        <w:rPr>
          <w:noProof/>
        </w:rPr>
        <w:lastRenderedPageBreak/>
        <w:drawing>
          <wp:inline distT="0" distB="0" distL="0" distR="0" wp14:anchorId="079AE6E3" wp14:editId="7A18F07D">
            <wp:extent cx="5943600" cy="26752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5A986415" w:rsidR="004B53B7" w:rsidRDefault="008F3420" w:rsidP="00D53D0F">
      <w:r w:rsidRPr="008F3420">
        <w:rPr>
          <w:noProof/>
        </w:rPr>
        <w:drawing>
          <wp:inline distT="0" distB="0" distL="0" distR="0" wp14:anchorId="6F19855C" wp14:editId="43783186">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17167001" w:rsidR="00BA60E5" w:rsidRDefault="008F3420" w:rsidP="00D53D0F">
      <w:r w:rsidRPr="008F3420">
        <w:rPr>
          <w:noProof/>
        </w:rPr>
        <w:lastRenderedPageBreak/>
        <w:drawing>
          <wp:inline distT="0" distB="0" distL="0" distR="0" wp14:anchorId="64BB0658" wp14:editId="3DC3AED1">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15F72B52" w:rsidR="000F0C39" w:rsidRDefault="008F3420" w:rsidP="000F0C39">
      <w:r w:rsidRPr="008F3420">
        <w:rPr>
          <w:noProof/>
        </w:rPr>
        <w:lastRenderedPageBreak/>
        <w:drawing>
          <wp:inline distT="0" distB="0" distL="0" distR="0" wp14:anchorId="1FFE0FC2" wp14:editId="0AC72C32">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46D609" w:rsidR="000F0C39" w:rsidRPr="008C21E7" w:rsidRDefault="008F3420" w:rsidP="000F0C39">
      <w:r w:rsidRPr="008F3420">
        <w:rPr>
          <w:noProof/>
        </w:rPr>
        <w:drawing>
          <wp:inline distT="0" distB="0" distL="0" distR="0" wp14:anchorId="1DCE6B9B" wp14:editId="109787F1">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5B3F6A5F" w:rsidR="007C2BB3" w:rsidRDefault="008F3420" w:rsidP="00227626">
      <w:r w:rsidRPr="008F3420">
        <w:rPr>
          <w:noProof/>
        </w:rPr>
        <w:drawing>
          <wp:inline distT="0" distB="0" distL="0" distR="0" wp14:anchorId="49377CF7" wp14:editId="3A9402E2">
            <wp:extent cx="4667250" cy="38385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2BFB82A" w:rsidR="002A3FBA" w:rsidRDefault="008F3420">
      <w:r w:rsidRPr="008F3420">
        <w:rPr>
          <w:noProof/>
        </w:rPr>
        <w:drawing>
          <wp:inline distT="0" distB="0" distL="0" distR="0" wp14:anchorId="013B0792" wp14:editId="532EB0FE">
            <wp:extent cx="5943600" cy="24853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5C3F8AE" w:rsidR="007F02D3" w:rsidRDefault="008F3420" w:rsidP="007F02D3">
      <w:r w:rsidRPr="008F3420">
        <w:rPr>
          <w:noProof/>
        </w:rPr>
        <w:drawing>
          <wp:inline distT="0" distB="0" distL="0" distR="0" wp14:anchorId="5F4759E1" wp14:editId="6ACEDE58">
            <wp:extent cx="5943600" cy="24853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508A9627" w:rsidR="008B71BD" w:rsidRDefault="008F3420" w:rsidP="00E258F4">
      <w:r w:rsidRPr="008F3420">
        <w:rPr>
          <w:noProof/>
        </w:rPr>
        <w:drawing>
          <wp:inline distT="0" distB="0" distL="0" distR="0" wp14:anchorId="278694B7" wp14:editId="33474764">
            <wp:extent cx="4819650" cy="333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52CCF986" w:rsidR="008A2EFC" w:rsidRPr="008A2EFC" w:rsidRDefault="008F3420" w:rsidP="00E258F4">
      <w:r w:rsidRPr="008F3420">
        <w:rPr>
          <w:noProof/>
        </w:rPr>
        <w:drawing>
          <wp:inline distT="0" distB="0" distL="0" distR="0" wp14:anchorId="7C1D2658" wp14:editId="5B3DD35B">
            <wp:extent cx="5943600" cy="26885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0B017B04" w:rsidR="003868A3" w:rsidRDefault="008F3420" w:rsidP="00235B63">
      <w:r>
        <w:rPr>
          <w:noProof/>
        </w:rPr>
        <w:drawing>
          <wp:inline distT="0" distB="0" distL="0" distR="0" wp14:anchorId="4984EBFE" wp14:editId="61BC2C6F">
            <wp:extent cx="5943600" cy="2011680"/>
            <wp:effectExtent l="0" t="0" r="0" b="762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2D31417B" w:rsidR="00D56C38" w:rsidRDefault="008F3420" w:rsidP="00235B63">
      <w:r w:rsidRPr="008F3420">
        <w:rPr>
          <w:noProof/>
        </w:rPr>
        <w:lastRenderedPageBreak/>
        <w:drawing>
          <wp:inline distT="0" distB="0" distL="0" distR="0" wp14:anchorId="37B0FA55" wp14:editId="05EEA7E3">
            <wp:extent cx="5943600" cy="267525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39A1B2C" w:rsidR="00D56C38" w:rsidRDefault="008F3420" w:rsidP="00235B63">
      <w:r w:rsidRPr="008F3420">
        <w:rPr>
          <w:noProof/>
        </w:rPr>
        <w:drawing>
          <wp:inline distT="0" distB="0" distL="0" distR="0" wp14:anchorId="102017AF" wp14:editId="60713F66">
            <wp:extent cx="5238750" cy="3505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3E5DA987" w:rsidR="005544F7" w:rsidRDefault="008F3420" w:rsidP="005544F7">
      <w:r>
        <w:rPr>
          <w:noProof/>
        </w:rPr>
        <w:drawing>
          <wp:inline distT="0" distB="0" distL="0" distR="0" wp14:anchorId="0836CAD2" wp14:editId="7F035841">
            <wp:extent cx="5943600" cy="2011680"/>
            <wp:effectExtent l="0" t="0" r="0" b="762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10DF963E"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D5B0F22"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8F3420" w:rsidRPr="008F3420">
        <w:rPr>
          <w:noProof/>
        </w:rPr>
        <w:drawing>
          <wp:inline distT="0" distB="0" distL="0" distR="0" wp14:anchorId="1B1D1B8F" wp14:editId="65EADC11">
            <wp:extent cx="5943600" cy="2688590"/>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56614E84"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0CA260"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8F3420" w:rsidRPr="008F3420">
        <w:rPr>
          <w:noProof/>
        </w:rPr>
        <w:drawing>
          <wp:inline distT="0" distB="0" distL="0" distR="0" wp14:anchorId="1CDCEE27" wp14:editId="75E58F59">
            <wp:extent cx="5943600" cy="267525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07E5E848" w:rsidR="00A23950" w:rsidRDefault="008F3420" w:rsidP="005544F7">
      <w:r w:rsidRPr="008F3420">
        <w:rPr>
          <w:noProof/>
        </w:rPr>
        <w:drawing>
          <wp:inline distT="0" distB="0" distL="0" distR="0" wp14:anchorId="699BAE6B" wp14:editId="5DB87178">
            <wp:extent cx="4819650" cy="3333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5D405225" w:rsidR="00D0019B" w:rsidRDefault="008F3420" w:rsidP="00202AAD">
      <w:r w:rsidRPr="008F3420">
        <w:rPr>
          <w:noProof/>
        </w:rPr>
        <w:lastRenderedPageBreak/>
        <w:drawing>
          <wp:inline distT="0" distB="0" distL="0" distR="0" wp14:anchorId="25183C49" wp14:editId="4AF9690F">
            <wp:extent cx="4819650" cy="3333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348FCDDC" w:rsidR="00C87635" w:rsidRDefault="008F3420" w:rsidP="00202AAD">
      <w:r w:rsidRPr="008F3420">
        <w:rPr>
          <w:noProof/>
        </w:rPr>
        <w:drawing>
          <wp:inline distT="0" distB="0" distL="0" distR="0" wp14:anchorId="71BB39B7" wp14:editId="12408298">
            <wp:extent cx="5943600" cy="26752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0C5F9FD0" w:rsidR="00C87635" w:rsidRDefault="008F3420" w:rsidP="00202AAD">
      <w:r w:rsidRPr="008F3420">
        <w:rPr>
          <w:noProof/>
        </w:rPr>
        <w:lastRenderedPageBreak/>
        <w:drawing>
          <wp:inline distT="0" distB="0" distL="0" distR="0" wp14:anchorId="5826A818" wp14:editId="270BD7B9">
            <wp:extent cx="4819650" cy="33337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5E5E9EA6" w:rsidR="00F50D05" w:rsidRDefault="008F3420" w:rsidP="005544F7">
      <w:r w:rsidRPr="008F3420">
        <w:rPr>
          <w:noProof/>
        </w:rPr>
        <w:drawing>
          <wp:inline distT="0" distB="0" distL="0" distR="0" wp14:anchorId="3208FDA2" wp14:editId="7AC860D5">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106FFE1B" w:rsidR="00F50D05" w:rsidRDefault="008F3420" w:rsidP="00F50D05">
      <w:r w:rsidRPr="008F3420">
        <w:rPr>
          <w:noProof/>
        </w:rPr>
        <w:drawing>
          <wp:inline distT="0" distB="0" distL="0" distR="0" wp14:anchorId="3928E918" wp14:editId="3A137667">
            <wp:extent cx="5943600" cy="26752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14C09B02" w:rsidR="00F50D05" w:rsidRDefault="008F3420" w:rsidP="00F50D05">
      <w:r w:rsidRPr="008F3420">
        <w:rPr>
          <w:noProof/>
        </w:rPr>
        <w:lastRenderedPageBreak/>
        <w:drawing>
          <wp:inline distT="0" distB="0" distL="0" distR="0" wp14:anchorId="47AB667A" wp14:editId="5119B7ED">
            <wp:extent cx="5943600" cy="268859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43F289FF" w:rsidR="0087040E" w:rsidRDefault="008F3420" w:rsidP="00F50D05">
      <w:r w:rsidRPr="008F3420">
        <w:rPr>
          <w:noProof/>
        </w:rPr>
        <w:drawing>
          <wp:inline distT="0" distB="0" distL="0" distR="0" wp14:anchorId="399EB92C" wp14:editId="7F59ED51">
            <wp:extent cx="2926080" cy="2709630"/>
            <wp:effectExtent l="0" t="0" r="762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8F3420">
        <w:rPr>
          <w:noProof/>
        </w:rPr>
        <w:drawing>
          <wp:inline distT="0" distB="0" distL="0" distR="0" wp14:anchorId="0322A09E" wp14:editId="2342EFFF">
            <wp:extent cx="2926080" cy="2709630"/>
            <wp:effectExtent l="0" t="0" r="7620" b="0"/>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drifting </w:t>
      </w:r>
      <w:r>
        <w:lastRenderedPageBreak/>
        <w:t>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62DA38B2"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C22EDB"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A4D5FA"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008F3420" w:rsidRPr="008F3420">
        <w:rPr>
          <w:noProof/>
        </w:rPr>
        <w:drawing>
          <wp:inline distT="0" distB="0" distL="0" distR="0" wp14:anchorId="4500A5BF" wp14:editId="514C48CC">
            <wp:extent cx="5943600" cy="2675255"/>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w:t>
      </w:r>
      <w:r w:rsidR="000D187C">
        <w:lastRenderedPageBreak/>
        <w:t xml:space="preserve">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7BC2297B" w:rsidR="000D187C" w:rsidRDefault="008F3420" w:rsidP="000D187C">
      <w:r>
        <w:rPr>
          <w:noProof/>
        </w:rPr>
        <w:drawing>
          <wp:inline distT="0" distB="0" distL="0" distR="0" wp14:anchorId="62BE5EAC" wp14:editId="3C42EA97">
            <wp:extent cx="3448050" cy="4143375"/>
            <wp:effectExtent l="0" t="0" r="0" b="9525"/>
            <wp:docPr id="176" name="Picture 17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Graphical user interface, text&#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35F1A251" w:rsidR="00D52107" w:rsidRDefault="008F3420" w:rsidP="00D52107">
      <w:r>
        <w:rPr>
          <w:noProof/>
        </w:rPr>
        <w:drawing>
          <wp:inline distT="0" distB="0" distL="0" distR="0" wp14:anchorId="11ECC882" wp14:editId="2A376F76">
            <wp:extent cx="5943600" cy="3370580"/>
            <wp:effectExtent l="0" t="0" r="0" b="1270"/>
            <wp:docPr id="177" name="Picture 17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w:t>
      </w:r>
      <w:proofErr w:type="spellStart"/>
      <w:r>
        <w:t>MSstats</w:t>
      </w:r>
      <w:proofErr w:type="spellEnd"/>
      <w:r>
        <w:t>’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37F353A8" w:rsidR="00FC7FA7" w:rsidRDefault="008F3420" w:rsidP="00FC7FA7">
      <w:r>
        <w:rPr>
          <w:noProof/>
        </w:rPr>
        <w:drawing>
          <wp:inline distT="0" distB="0" distL="0" distR="0" wp14:anchorId="0CDD251B" wp14:editId="1AE544D1">
            <wp:extent cx="5610225" cy="4095750"/>
            <wp:effectExtent l="0" t="0" r="9525" b="0"/>
            <wp:docPr id="178" name="Picture 1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630C505" w:rsidR="00CF3A9C" w:rsidRDefault="008F3420" w:rsidP="00CF3A9C">
      <w:pPr>
        <w:rPr>
          <w:noProof/>
        </w:rPr>
      </w:pPr>
      <w:r>
        <w:rPr>
          <w:noProof/>
        </w:rPr>
        <w:drawing>
          <wp:inline distT="0" distB="0" distL="0" distR="0" wp14:anchorId="4E0087AE" wp14:editId="3B4A1E7C">
            <wp:extent cx="2926080" cy="3516146"/>
            <wp:effectExtent l="0" t="0" r="7620" b="8255"/>
            <wp:docPr id="179" name="Picture 17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Graphical user interface, text&#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5803276F" wp14:editId="33968301">
            <wp:extent cx="2926080" cy="3516146"/>
            <wp:effectExtent l="0" t="0" r="7620" b="8255"/>
            <wp:docPr id="180" name="Picture 18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Graphical user interface, text&#10;&#10;Description automatically generated with medium confidence"/>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0E0F225A" w:rsidR="008C5DD7" w:rsidRPr="008C5DD7" w:rsidRDefault="008F3420" w:rsidP="009E2048">
      <w:r>
        <w:rPr>
          <w:noProof/>
        </w:rPr>
        <w:drawing>
          <wp:inline distT="0" distB="0" distL="0" distR="0" wp14:anchorId="75A59302" wp14:editId="40FFE8B6">
            <wp:extent cx="5943600" cy="3370580"/>
            <wp:effectExtent l="0" t="0" r="0" b="1270"/>
            <wp:docPr id="181" name="Picture 1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4CD27393" w:rsidR="00E15C1E" w:rsidRDefault="008F3420" w:rsidP="00E15C1E">
      <w:r>
        <w:rPr>
          <w:noProof/>
        </w:rPr>
        <w:drawing>
          <wp:inline distT="0" distB="0" distL="0" distR="0" wp14:anchorId="40A8A77E" wp14:editId="066454C2">
            <wp:extent cx="5943600" cy="2555875"/>
            <wp:effectExtent l="0" t="0" r="0" b="0"/>
            <wp:docPr id="182" name="Picture 18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59D729D0" w14:textId="77777777" w:rsidR="002F5531"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68DA822C" w:rsidR="00FE6DA4" w:rsidRDefault="008F3420" w:rsidP="00FE6DA4">
      <w:r>
        <w:rPr>
          <w:noProof/>
        </w:rPr>
        <w:drawing>
          <wp:inline distT="0" distB="0" distL="0" distR="0" wp14:anchorId="21C0D2A3" wp14:editId="7B27600F">
            <wp:extent cx="5943600" cy="2555875"/>
            <wp:effectExtent l="0" t="0" r="0" b="0"/>
            <wp:docPr id="183" name="Picture 18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Graphical user interface, application, table, Excel&#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5B9C2F7F" w:rsidR="00FE6DA4" w:rsidRDefault="008F3420" w:rsidP="00FE6DA4">
      <w:r>
        <w:rPr>
          <w:noProof/>
        </w:rPr>
        <w:drawing>
          <wp:inline distT="0" distB="0" distL="0" distR="0" wp14:anchorId="11D70E9B" wp14:editId="2D1F54AB">
            <wp:extent cx="5943600" cy="255587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68AFD992" w:rsidR="006753A0" w:rsidRDefault="008F3420" w:rsidP="006753A0">
      <w:r>
        <w:rPr>
          <w:noProof/>
        </w:rPr>
        <w:drawing>
          <wp:inline distT="0" distB="0" distL="0" distR="0" wp14:anchorId="3D3A932D" wp14:editId="0B2CF6B9">
            <wp:extent cx="3448050" cy="4143375"/>
            <wp:effectExtent l="0" t="0" r="0" b="9525"/>
            <wp:docPr id="186" name="Picture 18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Graphical user interface, text&#10;&#10;Description automatically generated with medium confidence"/>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32B1E52C" w:rsidR="006753A0" w:rsidRDefault="008F3420" w:rsidP="006753A0">
      <w:r>
        <w:rPr>
          <w:noProof/>
        </w:rPr>
        <w:drawing>
          <wp:inline distT="0" distB="0" distL="0" distR="0" wp14:anchorId="6DB1982E" wp14:editId="2C93C8EB">
            <wp:extent cx="5943600" cy="3370580"/>
            <wp:effectExtent l="0" t="0" r="0" b="1270"/>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6622063F" w:rsidR="00E30994" w:rsidRDefault="008F3420" w:rsidP="00E30994">
      <w:r>
        <w:rPr>
          <w:noProof/>
        </w:rPr>
        <w:drawing>
          <wp:inline distT="0" distB="0" distL="0" distR="0" wp14:anchorId="42568DB5" wp14:editId="77B01DA8">
            <wp:extent cx="5943600" cy="4238625"/>
            <wp:effectExtent l="0" t="0" r="0" b="9525"/>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54B949E3" w:rsidR="008F403E" w:rsidRDefault="008F3420" w:rsidP="00E30994">
      <w:r>
        <w:rPr>
          <w:noProof/>
        </w:rPr>
        <w:drawing>
          <wp:inline distT="0" distB="0" distL="0" distR="0" wp14:anchorId="63545CB5" wp14:editId="36758464">
            <wp:extent cx="5476875" cy="2743200"/>
            <wp:effectExtent l="0" t="0" r="9525" b="0"/>
            <wp:docPr id="189" name="Picture 1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0A0B97B8" w:rsidR="00700538" w:rsidRDefault="008F3420" w:rsidP="00700538">
      <w:r>
        <w:rPr>
          <w:noProof/>
        </w:rPr>
        <w:drawing>
          <wp:inline distT="0" distB="0" distL="0" distR="0" wp14:anchorId="79C833D3" wp14:editId="10791885">
            <wp:extent cx="5476875" cy="2743200"/>
            <wp:effectExtent l="0" t="0" r="9525" b="0"/>
            <wp:docPr id="190" name="Picture 1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A screenshot of a computer&#10;&#10;Description automatically generated with medium confidence"/>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4B01E5DE"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8F3420">
        <w:rPr>
          <w:noProof/>
        </w:rPr>
        <w:drawing>
          <wp:inline distT="0" distB="0" distL="0" distR="0" wp14:anchorId="22DC5CD4" wp14:editId="7AE1E90F">
            <wp:extent cx="123825" cy="133350"/>
            <wp:effectExtent l="0" t="0" r="9525"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2E5166A6" w:rsidR="006F4360" w:rsidRDefault="006F4360" w:rsidP="00827195">
      <w:pPr>
        <w:keepNext/>
      </w:pPr>
      <w:r>
        <w:lastRenderedPageBreak/>
        <w:t xml:space="preserve">The </w:t>
      </w:r>
      <w:r>
        <w:rPr>
          <w:b/>
        </w:rPr>
        <w:t xml:space="preserve">Customize </w:t>
      </w:r>
      <w:r w:rsidR="008F3420">
        <w:rPr>
          <w:b/>
        </w:rPr>
        <w:t>Report</w:t>
      </w:r>
      <w:r>
        <w:t xml:space="preserve"> form should look like this:</w:t>
      </w:r>
    </w:p>
    <w:p w14:paraId="15809097" w14:textId="75D92B88" w:rsidR="006F4360" w:rsidRDefault="008F3420" w:rsidP="006F4360">
      <w:r>
        <w:rPr>
          <w:noProof/>
        </w:rPr>
        <w:drawing>
          <wp:inline distT="0" distB="0" distL="0" distR="0" wp14:anchorId="276802EF" wp14:editId="1ED5A229">
            <wp:extent cx="5943600" cy="3838575"/>
            <wp:effectExtent l="0" t="0" r="0" b="9525"/>
            <wp:docPr id="191" name="Picture 1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Graphical user interface, text&#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01B9972F" w:rsidR="00076A34" w:rsidRDefault="00BD2DAC" w:rsidP="00076A34">
      <w:r>
        <w:rPr>
          <w:noProof/>
        </w:rPr>
        <w:drawing>
          <wp:inline distT="0" distB="0" distL="0" distR="0" wp14:anchorId="47E99DBF" wp14:editId="0012E5F3">
            <wp:extent cx="5943600" cy="3838575"/>
            <wp:effectExtent l="0" t="0" r="0" b="9525"/>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98"/>
                    <a:stretch>
                      <a:fillRect/>
                    </a:stretch>
                  </pic:blipFill>
                  <pic:spPr>
                    <a:xfrm>
                      <a:off x="0" y="0"/>
                      <a:ext cx="5943600" cy="3838575"/>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51C830D" w:rsidR="00D21F19" w:rsidRDefault="00BD2DAC" w:rsidP="00D21F19">
      <w:r>
        <w:rPr>
          <w:noProof/>
        </w:rPr>
        <w:drawing>
          <wp:inline distT="0" distB="0" distL="0" distR="0" wp14:anchorId="11DC7194" wp14:editId="5D361E44">
            <wp:extent cx="5943600" cy="2762885"/>
            <wp:effectExtent l="0" t="0" r="0" b="0"/>
            <wp:docPr id="194" name="Picture 19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430D0FB1" w:rsidR="00B40E7D" w:rsidRDefault="00BD2DAC" w:rsidP="005E53BE">
      <w:r w:rsidRPr="00BD2DAC">
        <w:rPr>
          <w:noProof/>
        </w:rPr>
        <w:drawing>
          <wp:inline distT="0" distB="0" distL="0" distR="0" wp14:anchorId="640737A4" wp14:editId="12EB2836">
            <wp:extent cx="5943600" cy="26752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03F54D87" w:rsidR="00C44837" w:rsidRDefault="00BD2DAC" w:rsidP="00C44837">
      <w:r w:rsidRPr="00BD2DAC">
        <w:rPr>
          <w:noProof/>
        </w:rPr>
        <w:drawing>
          <wp:inline distT="0" distB="0" distL="0" distR="0" wp14:anchorId="55DDD981" wp14:editId="2BBA2B91">
            <wp:extent cx="1920240" cy="2373728"/>
            <wp:effectExtent l="0" t="0" r="381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BD2DAC">
        <w:rPr>
          <w:noProof/>
        </w:rPr>
        <w:drawing>
          <wp:inline distT="0" distB="0" distL="0" distR="0" wp14:anchorId="3D9C7503" wp14:editId="78A25352">
            <wp:extent cx="1920240" cy="2373728"/>
            <wp:effectExtent l="0" t="0" r="3810" b="762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BD2DAC">
        <w:rPr>
          <w:noProof/>
        </w:rPr>
        <w:drawing>
          <wp:inline distT="0" distB="0" distL="0" distR="0" wp14:anchorId="30FBD166" wp14:editId="68B1D59D">
            <wp:extent cx="1920240" cy="2373728"/>
            <wp:effectExtent l="0" t="0" r="3810"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61A32B9F" w:rsidR="00DF1930" w:rsidRDefault="00BD2DAC" w:rsidP="00296E1E">
      <w:r w:rsidRPr="00BD2DAC">
        <w:rPr>
          <w:noProof/>
        </w:rPr>
        <w:drawing>
          <wp:inline distT="0" distB="0" distL="0" distR="0" wp14:anchorId="6975C51C" wp14:editId="27A43C76">
            <wp:extent cx="1920240" cy="2373728"/>
            <wp:effectExtent l="0" t="0" r="381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BD2DAC">
        <w:rPr>
          <w:noProof/>
        </w:rPr>
        <w:drawing>
          <wp:inline distT="0" distB="0" distL="0" distR="0" wp14:anchorId="1A9C0343" wp14:editId="2FF3A86F">
            <wp:extent cx="2249697" cy="23774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F10A49A" w:rsidR="00E86AAA" w:rsidRDefault="00BD2DAC" w:rsidP="00296E1E">
      <w:r w:rsidRPr="00BD2DAC">
        <w:rPr>
          <w:noProof/>
        </w:rPr>
        <w:drawing>
          <wp:inline distT="0" distB="0" distL="0" distR="0" wp14:anchorId="416B1545" wp14:editId="3E96071A">
            <wp:extent cx="2249697" cy="2377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BD2DAC">
        <w:rPr>
          <w:noProof/>
        </w:rPr>
        <w:drawing>
          <wp:inline distT="0" distB="0" distL="0" distR="0" wp14:anchorId="33D00EBE" wp14:editId="1BA0AFFD">
            <wp:extent cx="2249697" cy="23774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18C49994" w:rsidR="00F32FB7" w:rsidRDefault="00BD2DAC" w:rsidP="00F32FB7">
      <w:pPr>
        <w:jc w:val="both"/>
      </w:pPr>
      <w:r>
        <w:rPr>
          <w:noProof/>
        </w:rPr>
        <w:drawing>
          <wp:inline distT="0" distB="0" distL="0" distR="0" wp14:anchorId="494473EB" wp14:editId="621FDE34">
            <wp:extent cx="4924425" cy="4219575"/>
            <wp:effectExtent l="0" t="0" r="9525" b="9525"/>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656BE6D" w:rsidR="008C78E4" w:rsidRDefault="00BD2DAC" w:rsidP="008C78E4">
      <w:pPr>
        <w:jc w:val="both"/>
      </w:pPr>
      <w:r>
        <w:rPr>
          <w:noProof/>
        </w:rPr>
        <w:drawing>
          <wp:inline distT="0" distB="0" distL="0" distR="0" wp14:anchorId="78D44C23" wp14:editId="08B0DFF3">
            <wp:extent cx="5943600" cy="2745105"/>
            <wp:effectExtent l="0" t="0" r="0" b="0"/>
            <wp:docPr id="205" name="Picture 2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2EE966E9" w:rsidR="008C78E4" w:rsidRDefault="00BD2DAC" w:rsidP="008C78E4">
      <w:pPr>
        <w:jc w:val="both"/>
      </w:pPr>
      <w:r>
        <w:rPr>
          <w:noProof/>
        </w:rPr>
        <w:drawing>
          <wp:inline distT="0" distB="0" distL="0" distR="0" wp14:anchorId="4B1DB4F6" wp14:editId="4DB423AC">
            <wp:extent cx="5562600" cy="2571750"/>
            <wp:effectExtent l="0" t="0" r="0" b="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 xml:space="preserve">Healthy v. </w:t>
      </w:r>
      <w:proofErr w:type="spellStart"/>
      <w:r w:rsidRPr="00237E50">
        <w:rPr>
          <w:b/>
        </w:rPr>
        <w:t>Diseased</w:t>
      </w:r>
      <w:r w:rsidR="006669CF">
        <w:rPr>
          <w:b/>
        </w:rPr>
        <w:t>:Grid</w:t>
      </w:r>
      <w:proofErr w:type="spellEnd"/>
      <w:r>
        <w:t xml:space="preserve"> view that looks like this:</w:t>
      </w:r>
    </w:p>
    <w:p w14:paraId="0B2D8D1D" w14:textId="2A46412C" w:rsidR="00A84483" w:rsidRDefault="00BD2DAC" w:rsidP="00A84483">
      <w:pPr>
        <w:jc w:val="both"/>
      </w:pPr>
      <w:r>
        <w:rPr>
          <w:noProof/>
        </w:rPr>
        <w:drawing>
          <wp:inline distT="0" distB="0" distL="0" distR="0" wp14:anchorId="643F0262" wp14:editId="3A315136">
            <wp:extent cx="5943600" cy="3388360"/>
            <wp:effectExtent l="0" t="0" r="0" b="2540"/>
            <wp:docPr id="207" name="Picture 2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10;&#10;Description automatically generated"/>
                    <pic:cNvPicPr/>
                  </pic:nvPicPr>
                  <pic:blipFill>
                    <a:blip r:embed="rId111"/>
                    <a:stretch>
                      <a:fillRect/>
                    </a:stretch>
                  </pic:blipFill>
                  <pic:spPr>
                    <a:xfrm>
                      <a:off x="0" y="0"/>
                      <a:ext cx="5943600" cy="3388360"/>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0A3AD251" w:rsidR="004F00C9" w:rsidRDefault="00BD2DAC" w:rsidP="004F00C9">
      <w:pPr>
        <w:jc w:val="both"/>
      </w:pPr>
      <w:r w:rsidRPr="00BD2DAC">
        <w:rPr>
          <w:noProof/>
        </w:rPr>
        <w:drawing>
          <wp:inline distT="0" distB="0" distL="0" distR="0" wp14:anchorId="4457B900" wp14:editId="5E01BC57">
            <wp:extent cx="5943600" cy="2967990"/>
            <wp:effectExtent l="0" t="0" r="0" b="381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r>
        <w:rPr>
          <w:b/>
        </w:rPr>
        <w:t>Diseased:Settings</w:t>
      </w:r>
      <w:proofErr w:type="spell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r>
        <w:rPr>
          <w:b/>
        </w:rPr>
        <w:t>Diseased:Settings</w:t>
      </w:r>
      <w:proofErr w:type="spell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 xml:space="preserve">Healthy v. </w:t>
      </w:r>
      <w:proofErr w:type="spellStart"/>
      <w:r>
        <w:rPr>
          <w:b/>
        </w:rPr>
        <w:t>Diseased:Grid</w:t>
      </w:r>
      <w:proofErr w:type="spellEnd"/>
      <w:r>
        <w:t xml:space="preserve"> should show 92 rows above the 1% FDR cut-off, and the graph should now look like this:</w:t>
      </w:r>
    </w:p>
    <w:p w14:paraId="1D506411" w14:textId="33A8E1BE" w:rsidR="007306D2" w:rsidRDefault="00BD2DAC" w:rsidP="007306D2">
      <w:pPr>
        <w:jc w:val="both"/>
      </w:pPr>
      <w:r w:rsidRPr="00BD2DAC">
        <w:rPr>
          <w:noProof/>
        </w:rPr>
        <w:drawing>
          <wp:inline distT="0" distB="0" distL="0" distR="0" wp14:anchorId="53B0B847" wp14:editId="208C7615">
            <wp:extent cx="5943600" cy="2778125"/>
            <wp:effectExtent l="0" t="0" r="0" b="317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r>
        <w:rPr>
          <w:b/>
        </w:rPr>
        <w:t>Diseased:Grid</w:t>
      </w:r>
      <w:proofErr w:type="spell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2A5ED8CD" w:rsidR="007306D2" w:rsidRDefault="00BD2DAC" w:rsidP="007306D2">
      <w:pPr>
        <w:jc w:val="both"/>
      </w:pPr>
      <w:r>
        <w:rPr>
          <w:noProof/>
        </w:rPr>
        <w:drawing>
          <wp:inline distT="0" distB="0" distL="0" distR="0" wp14:anchorId="13AFF57C" wp14:editId="136F3EFE">
            <wp:extent cx="5943600" cy="2841625"/>
            <wp:effectExtent l="0" t="0" r="0" b="0"/>
            <wp:docPr id="212" name="Picture 2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2E685" w14:textId="77777777" w:rsidR="00771794" w:rsidRDefault="00771794" w:rsidP="00311E70">
      <w:pPr>
        <w:spacing w:after="0" w:line="240" w:lineRule="auto"/>
      </w:pPr>
      <w:r>
        <w:separator/>
      </w:r>
    </w:p>
  </w:endnote>
  <w:endnote w:type="continuationSeparator" w:id="0">
    <w:p w14:paraId="4A98DDA7" w14:textId="77777777" w:rsidR="00771794" w:rsidRDefault="00771794" w:rsidP="00311E70">
      <w:pPr>
        <w:spacing w:after="0" w:line="240" w:lineRule="auto"/>
      </w:pPr>
      <w:r>
        <w:continuationSeparator/>
      </w:r>
    </w:p>
  </w:endnote>
  <w:endnote w:type="continuationNotice" w:id="1">
    <w:p w14:paraId="660C6083" w14:textId="77777777" w:rsidR="00771794" w:rsidRDefault="007717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9C508" w14:textId="77777777" w:rsidR="00771794" w:rsidRDefault="00771794" w:rsidP="00311E70">
      <w:pPr>
        <w:spacing w:after="0" w:line="240" w:lineRule="auto"/>
      </w:pPr>
      <w:r>
        <w:separator/>
      </w:r>
    </w:p>
  </w:footnote>
  <w:footnote w:type="continuationSeparator" w:id="0">
    <w:p w14:paraId="3025A057" w14:textId="77777777" w:rsidR="00771794" w:rsidRDefault="00771794" w:rsidP="00311E70">
      <w:pPr>
        <w:spacing w:after="0" w:line="240" w:lineRule="auto"/>
      </w:pPr>
      <w:r>
        <w:continuationSeparator/>
      </w:r>
    </w:p>
  </w:footnote>
  <w:footnote w:type="continuationNotice" w:id="1">
    <w:p w14:paraId="3EA5CC50" w14:textId="77777777" w:rsidR="00771794" w:rsidRDefault="0077179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489A"/>
    <w:rsid w:val="0008732E"/>
    <w:rsid w:val="0008745C"/>
    <w:rsid w:val="00090D2A"/>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40B9"/>
    <w:rsid w:val="00227626"/>
    <w:rsid w:val="002303D1"/>
    <w:rsid w:val="00235B63"/>
    <w:rsid w:val="00236E6C"/>
    <w:rsid w:val="00237E50"/>
    <w:rsid w:val="002405C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1794"/>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3420"/>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E4952"/>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2DAC"/>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4C2A"/>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49FB"/>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70</Pages>
  <Words>10726</Words>
  <Characters>6114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6</cp:revision>
  <cp:lastPrinted>2015-01-19T03:13:00Z</cp:lastPrinted>
  <dcterms:created xsi:type="dcterms:W3CDTF">2022-01-11T18:53:00Z</dcterms:created>
  <dcterms:modified xsi:type="dcterms:W3CDTF">2022-01-16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